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7AB9" w:rsidRPr="00BB7A3D" w:rsidRDefault="00397AB9" w:rsidP="00A36BEF">
      <w:pPr>
        <w:pStyle w:val="Heading1"/>
        <w:tabs>
          <w:tab w:val="left" w:pos="2569"/>
          <w:tab w:val="center" w:pos="3968"/>
        </w:tabs>
        <w:spacing w:before="0" w:line="480" w:lineRule="auto"/>
        <w:jc w:val="center"/>
        <w:rPr>
          <w:rFonts w:ascii="Times New Roman" w:hAnsi="Times New Roman" w:cs="Times New Roman"/>
          <w:b w:val="0"/>
          <w:color w:val="0D0D0D" w:themeColor="text1" w:themeTint="F2"/>
          <w:sz w:val="24"/>
        </w:rPr>
      </w:pPr>
      <w:bookmarkStart w:id="0" w:name="_Toc136256326"/>
      <w:r w:rsidRPr="00BB7A3D">
        <w:rPr>
          <w:rFonts w:ascii="Times New Roman" w:hAnsi="Times New Roman" w:cs="Times New Roman"/>
          <w:color w:val="0D0D0D" w:themeColor="text1" w:themeTint="F2"/>
          <w:sz w:val="24"/>
        </w:rPr>
        <w:t>DAFTAR PUSTAKA</w:t>
      </w:r>
      <w:bookmarkEnd w:id="0"/>
    </w:p>
    <w:sdt>
      <w:sdtPr>
        <w:rPr>
          <w:rFonts w:ascii="Times New Roman" w:hAnsi="Times New Roman" w:cs="Times New Roman"/>
          <w:b/>
          <w:bCs/>
          <w:sz w:val="24"/>
          <w:szCs w:val="24"/>
          <w:lang w:val="id-ID"/>
        </w:rPr>
        <w:tag w:val="MENDELEY_BIBLIOGRAPHY"/>
        <w:id w:val="21839175"/>
      </w:sdtPr>
      <w:sdtContent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</w:pP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 xml:space="preserve">Arianty, Jasin, Perys/Dkk. </w:t>
          </w:r>
          <w:proofErr w:type="gramStart"/>
          <w:r>
            <w:rPr>
              <w:rFonts w:ascii="Times New Roman" w:eastAsia="Times New Roman" w:hAnsi="Times New Roman" w:cs="Times New Roman"/>
              <w:sz w:val="24"/>
              <w:szCs w:val="24"/>
            </w:rPr>
            <w:t>(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>2016</w:t>
          </w:r>
          <w:r>
            <w:rPr>
              <w:rFonts w:ascii="Times New Roman" w:eastAsia="Times New Roman" w:hAnsi="Times New Roman" w:cs="Times New Roman"/>
              <w:sz w:val="24"/>
              <w:szCs w:val="24"/>
            </w:rPr>
            <w:t>)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>. Manajemen Pemasaran.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 xml:space="preserve"> Medan: Perdana Publishing.</w:t>
          </w:r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>Alma, Buchari.</w:t>
          </w:r>
          <w:r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gramStart"/>
          <w:r>
            <w:rPr>
              <w:rFonts w:ascii="Times New Roman" w:eastAsia="Times New Roman" w:hAnsi="Times New Roman" w:cs="Times New Roman"/>
              <w:sz w:val="24"/>
              <w:szCs w:val="24"/>
            </w:rPr>
            <w:t>(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>2013</w:t>
          </w:r>
          <w:r>
            <w:rPr>
              <w:rFonts w:ascii="Times New Roman" w:eastAsia="Times New Roman" w:hAnsi="Times New Roman" w:cs="Times New Roman"/>
              <w:sz w:val="24"/>
              <w:szCs w:val="24"/>
            </w:rPr>
            <w:t>)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>. Manajemen Pemasaran Dan Pemasaran Jasa.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  <w:t xml:space="preserve"> Bandung: CV. Alfabeta.</w:t>
          </w:r>
        </w:p>
        <w:p w:rsidR="00397AB9" w:rsidRDefault="00397AB9" w:rsidP="00397AB9">
          <w:pPr>
            <w:tabs>
              <w:tab w:val="left" w:pos="567"/>
            </w:tabs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</w:pP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Anjarsasi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, E. A. (2016).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Pengaruh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r w:rsidRPr="003E296E">
            <w:rPr>
              <w:rFonts w:ascii="Times New Roman" w:hAnsi="Times New Roman" w:cs="Times New Roman"/>
              <w:i/>
              <w:color w:val="222222"/>
              <w:sz w:val="24"/>
              <w:szCs w:val="24"/>
              <w:shd w:val="clear" w:color="auto" w:fill="FFFFFF"/>
            </w:rPr>
            <w:t>Service Recovery</w:t>
          </w: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Terhadap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Kepuasan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Pelanggan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Dan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Loyalitas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Pelanggan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(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Studi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Kasus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Pada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PT. Astra International Daihatsu TBK, </w:t>
          </w:r>
          <w:proofErr w:type="spellStart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Cabang</w:t>
          </w:r>
          <w:proofErr w:type="spellEnd"/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 xml:space="preserve"> Kediri). </w:t>
          </w:r>
          <w:proofErr w:type="spellStart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>Jurnal</w:t>
          </w:r>
          <w:proofErr w:type="spellEnd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>Ilmiah</w:t>
          </w:r>
          <w:proofErr w:type="spellEnd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 xml:space="preserve"> </w:t>
          </w:r>
          <w:proofErr w:type="spellStart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>Mahasiswa</w:t>
          </w:r>
          <w:proofErr w:type="spellEnd"/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 xml:space="preserve"> FEB</w:t>
          </w: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, </w:t>
          </w:r>
          <w:r w:rsidRPr="003E296E">
            <w:rPr>
              <w:rFonts w:ascii="Times New Roman" w:hAnsi="Times New Roman" w:cs="Times New Roman"/>
              <w:iCs/>
              <w:color w:val="222222"/>
              <w:sz w:val="24"/>
              <w:szCs w:val="24"/>
              <w:shd w:val="clear" w:color="auto" w:fill="FFFFFF"/>
            </w:rPr>
            <w:t>4</w:t>
          </w: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t>(1).</w:t>
          </w:r>
        </w:p>
        <w:p w:rsidR="00397AB9" w:rsidRPr="00ED6C77" w:rsidRDefault="00397AB9" w:rsidP="00397AB9">
          <w:pPr>
            <w:tabs>
              <w:tab w:val="left" w:pos="567"/>
            </w:tabs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</w:pPr>
          <w:proofErr w:type="spellStart"/>
          <w:proofErr w:type="gramStart"/>
          <w:r w:rsidRPr="00ED6C77">
            <w:rPr>
              <w:rFonts w:ascii="Times New Roman" w:hAnsi="Times New Roman" w:cs="Times New Roman"/>
              <w:sz w:val="24"/>
              <w:szCs w:val="24"/>
            </w:rPr>
            <w:t>Arikunto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>, S. (2013).</w:t>
          </w:r>
          <w:proofErr w:type="gram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Prosedur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Penelitian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: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Suatu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Pendekatan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Praktik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. Jakarta: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Rineka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ED6C77">
            <w:rPr>
              <w:rFonts w:ascii="Times New Roman" w:hAnsi="Times New Roman" w:cs="Times New Roman"/>
              <w:sz w:val="24"/>
              <w:szCs w:val="24"/>
            </w:rPr>
            <w:t>Cipta</w:t>
          </w:r>
          <w:proofErr w:type="spellEnd"/>
          <w:r w:rsidRPr="00ED6C7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542809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fldChar w:fldCharType="begin" w:fldLock="1"/>
          </w: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instrText xml:space="preserve">ADDIN Mendeley Bibliography CSL_BIBLIOGRAPHY </w:instrText>
          </w: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>Azis,  R</w:t>
          </w:r>
          <w:r w:rsidRPr="00542809">
            <w:rPr>
              <w:rFonts w:ascii="Times New Roman" w:hAnsi="Times New Roman" w:cs="Times New Roman"/>
              <w:noProof/>
              <w:sz w:val="24"/>
              <w:szCs w:val="24"/>
            </w:rPr>
            <w:t xml:space="preserve">yan. (2021). </w:t>
          </w:r>
          <w:r w:rsidRPr="001F7067">
            <w:rPr>
              <w:rFonts w:ascii="Times New Roman" w:hAnsi="Times New Roman" w:cs="Times New Roman"/>
              <w:iCs/>
              <w:noProof/>
              <w:sz w:val="24"/>
              <w:szCs w:val="24"/>
            </w:rPr>
            <w:t>Analisis Pengaruh</w:t>
          </w:r>
          <w:r w:rsidRPr="00542809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 Service Quality Dan Service Recovery Terhadap Customer Satisfaction (Studi Kasus Pada Wisata Gunung Bromo di Masa Pandemi Covid-19)</w:t>
          </w:r>
          <w:r w:rsidRPr="00542809">
            <w:rPr>
              <w:rFonts w:ascii="Times New Roman" w:hAnsi="Times New Roman" w:cs="Times New Roman"/>
              <w:noProof/>
              <w:sz w:val="24"/>
              <w:szCs w:val="24"/>
            </w:rPr>
            <w:t>. universitas muhammadiyah malang.</w:t>
          </w:r>
        </w:p>
        <w:p w:rsidR="00397AB9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eastAsia="Times New Roman" w:hAnsi="Times New Roman" w:cs="Times New Roman"/>
              <w:sz w:val="24"/>
              <w:szCs w:val="24"/>
            </w:rPr>
          </w:pPr>
          <w:r w:rsidRPr="003E296E">
            <w:rPr>
              <w:rFonts w:ascii="Times New Roman" w:hAnsi="Times New Roman" w:cs="Times New Roman"/>
              <w:color w:val="222222"/>
              <w:sz w:val="24"/>
              <w:szCs w:val="24"/>
              <w:shd w:val="clear" w:color="auto" w:fill="FFFFFF"/>
            </w:rPr>
            <w:fldChar w:fldCharType="end"/>
          </w:r>
          <w:proofErr w:type="spellStart"/>
          <w:proofErr w:type="gram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Fatrici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S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riad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D. E. (2018).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Pengaruh</w:t>
          </w:r>
          <w:proofErr w:type="spellEnd"/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 xml:space="preserve"> Service Recovery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Kepuas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elangg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 xml:space="preserve">Speedy (The Effect Of Service Recovery On </w:t>
          </w:r>
          <w:proofErr w:type="spellStart"/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Speedy’s</w:t>
          </w:r>
          <w:proofErr w:type="spellEnd"/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 xml:space="preserve"> Customer Satisfaction).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In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Jurnal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Digest </w:t>
          </w:r>
          <w:proofErr w:type="gram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Marketing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(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Vol. 3, Issue 1).</w:t>
          </w:r>
        </w:p>
        <w:p w:rsidR="00397AB9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hAnsi="Times New Roman" w:cs="Times New Roman"/>
              <w:sz w:val="24"/>
              <w:szCs w:val="24"/>
            </w:rPr>
          </w:pP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Ghozali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, I. (2013). </w:t>
          </w:r>
          <w:proofErr w:type="spellStart"/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>Aplikasi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Analisis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Multivariate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deng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Program IBM SPSS 21 Update PLS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Regresi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Semarang: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Universitas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Diponegoro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1F7067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>Ghozali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(2016).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Aplikasi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Analisis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Multivariete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Deng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Program IBM SPSS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Semarang: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Bad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Penerbit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Universitas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Diponegoro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DB6F78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 xml:space="preserve">Indasari, M. (2019). </w:t>
          </w:r>
          <w:r w:rsidRPr="003E296E">
            <w:rPr>
              <w:rFonts w:ascii="Times New Roman" w:hAnsi="Times New Roman" w:cs="Times New Roman"/>
              <w:iCs/>
              <w:noProof/>
              <w:sz w:val="24"/>
              <w:szCs w:val="24"/>
            </w:rPr>
            <w:t>Pemasaran Dan Kepuasan Pelanggan</w:t>
          </w: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>. Unitomo Press.</w:t>
          </w:r>
        </w:p>
        <w:p w:rsidR="00397AB9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Kotler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, Philip and Kevin Lane Keller.</w:t>
          </w:r>
          <w:proofErr w:type="gram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2013.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ManajemenPemasaran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Edisi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–</w:t>
          </w:r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cr/>
            <w:t xml:space="preserve">13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Jilid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1,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Alih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Bahasa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: Bob </w:t>
          </w:r>
          <w:proofErr w:type="spellStart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>Sabran.Erlangga</w:t>
          </w:r>
          <w:proofErr w:type="spellEnd"/>
          <w:r w:rsidRPr="006732E2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Jakarta. </w:t>
          </w:r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Liwijaya</w:t>
          </w:r>
          <w:proofErr w:type="gramStart"/>
          <w:r>
            <w:rPr>
              <w:rFonts w:ascii="Times New Roman" w:eastAsia="Times New Roman" w:hAnsi="Times New Roman" w:cs="Times New Roman"/>
              <w:sz w:val="24"/>
              <w:szCs w:val="24"/>
            </w:rPr>
            <w:t>,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V</w:t>
          </w:r>
          <w:proofErr w:type="spellEnd"/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. V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Andrean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D. F., Program, M. M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erhotel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M. (N.D.).</w:t>
          </w:r>
          <w:proofErr w:type="spellStart"/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>Pengaruh</w:t>
          </w:r>
          <w:proofErr w:type="spellEnd"/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 xml:space="preserve"> Service Recovery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>Customer Loyalty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Deng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>Customer Satisfaction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Sebagai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Variabel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rantara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ada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Restor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Di Surabaya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.</w:t>
          </w:r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Lubis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A. S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Andayan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R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Bisnis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P. A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oliteknik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T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Batam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N. (N.D.).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ngaruh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ualitas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layan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(</w:t>
          </w:r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>Service Quality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)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epuas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langg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Pt.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Sucofindo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Batam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.</w:t>
          </w:r>
          <w:proofErr w:type="gramEnd"/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Mariansyah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A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yarif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A. (2020).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ngaruh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ualitas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roduk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,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ualitas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layan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, Dan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Harga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epuas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onsume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Cafe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abalu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.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gram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3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(2).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Www.Investor.Iddi</w:t>
          </w:r>
          <w:proofErr w:type="spellEnd"/>
        </w:p>
        <w:p w:rsidR="00397AB9" w:rsidRPr="00DB6F78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 xml:space="preserve">Nurhasan, S., &amp; Hendaryan, D. (2021). </w:t>
          </w:r>
          <w:r w:rsidRPr="00DB6F78">
            <w:rPr>
              <w:rFonts w:ascii="Times New Roman" w:hAnsi="Times New Roman" w:cs="Times New Roman"/>
              <w:i/>
              <w:noProof/>
              <w:sz w:val="24"/>
              <w:szCs w:val="24"/>
            </w:rPr>
            <w:t>The Influence Of Service Quality And Social Media On Consumer Satisfaction.</w:t>
          </w:r>
          <w:r w:rsidRPr="003E296E">
            <w:rPr>
              <w:rFonts w:ascii="Times New Roman" w:hAnsi="Times New Roman" w:cs="Times New Roman"/>
              <w:iCs/>
              <w:noProof/>
              <w:sz w:val="24"/>
              <w:szCs w:val="24"/>
            </w:rPr>
            <w:t>Almana : Jurnal Manajemen Dan Bisnis</w:t>
          </w: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3E296E">
            <w:rPr>
              <w:rFonts w:ascii="Times New Roman" w:hAnsi="Times New Roman" w:cs="Times New Roman"/>
              <w:iCs/>
              <w:noProof/>
              <w:sz w:val="24"/>
              <w:szCs w:val="24"/>
            </w:rPr>
            <w:t>5</w:t>
          </w: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>(3), 460–473. Https://Doi.Org/10.36555/Almana.V5i3.1721</w:t>
          </w:r>
        </w:p>
        <w:p w:rsidR="00397AB9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lastRenderedPageBreak/>
            <w:t>Puspit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Dew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A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Ellit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L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Wahyu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radan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D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Katolik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Widy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Mandala Surabaya, U. (2022).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Analis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engaruh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Customer Experience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Dan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Service Quality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Customer Loyalty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Deng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Customer Satisfaction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ebaga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Variabel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Intervening Di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Mc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Donald’s Raya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Darmo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urabaya.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Jurnal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Ilmiah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Mahasiswa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Manajeme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(JUMMA)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Dewi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,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Ellit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, &amp;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radan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11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(2). </w:t>
          </w:r>
          <w:hyperlink r:id="rId5" w:history="1">
            <w:r w:rsidRPr="008B3807">
              <w:rPr>
                <w:rStyle w:val="Hyperlink"/>
                <w:rFonts w:ascii="Times New Roman" w:eastAsia="Times New Roman" w:hAnsi="Times New Roman" w:cs="Times New Roman"/>
                <w:sz w:val="24"/>
                <w:szCs w:val="24"/>
              </w:rPr>
              <w:t>Https://Doi.Org/10.33508/Jumma.V11i2.4374</w:t>
            </w:r>
          </w:hyperlink>
        </w:p>
        <w:p w:rsidR="00397AB9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>Sugiyono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(2013).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Metode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Peneliti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Kuantitatif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,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Kualitatif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d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R&amp;D. Bandung: Alfabeta.CV</w:t>
          </w:r>
          <w:r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485EA7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485EA7">
            <w:rPr>
              <w:rFonts w:ascii="Times New Roman" w:hAnsi="Times New Roman" w:cs="Times New Roman"/>
              <w:sz w:val="24"/>
              <w:szCs w:val="24"/>
            </w:rPr>
            <w:t>Sugiyono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(2016).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Metode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Penelitian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Kuantitatif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,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Kualitatif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dan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R&amp;D. Bandung: PT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Alfabet</w:t>
          </w:r>
          <w:r>
            <w:rPr>
              <w:rFonts w:ascii="Times New Roman" w:hAnsi="Times New Roman" w:cs="Times New Roman"/>
              <w:sz w:val="24"/>
              <w:szCs w:val="24"/>
            </w:rPr>
            <w:t>a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>Sugiyono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gramStart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(2018).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Metode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Penelitian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Kuantitatif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1F7067">
            <w:rPr>
              <w:rFonts w:ascii="Times New Roman" w:hAnsi="Times New Roman" w:cs="Times New Roman"/>
              <w:sz w:val="24"/>
              <w:szCs w:val="24"/>
            </w:rPr>
            <w:t xml:space="preserve"> Bandung: </w:t>
          </w:r>
          <w:proofErr w:type="spellStart"/>
          <w:r w:rsidRPr="001F7067">
            <w:rPr>
              <w:rFonts w:ascii="Times New Roman" w:hAnsi="Times New Roman" w:cs="Times New Roman"/>
              <w:sz w:val="24"/>
              <w:szCs w:val="24"/>
            </w:rPr>
            <w:t>Alfabeta</w:t>
          </w:r>
          <w:proofErr w:type="spellEnd"/>
          <w:r w:rsidRPr="001F706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485EA7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485EA7">
            <w:rPr>
              <w:rFonts w:ascii="Times New Roman" w:hAnsi="Times New Roman" w:cs="Times New Roman"/>
              <w:sz w:val="24"/>
              <w:szCs w:val="24"/>
            </w:rPr>
            <w:t>Sugiyono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>.</w:t>
          </w:r>
          <w:proofErr w:type="gram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(2019).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Metodelogi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Penelitian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Kuantitatif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dan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Kualitatif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 xml:space="preserve"> Dan R&amp;D. Bandung: </w:t>
          </w:r>
          <w:proofErr w:type="spellStart"/>
          <w:r w:rsidRPr="00485EA7">
            <w:rPr>
              <w:rFonts w:ascii="Times New Roman" w:hAnsi="Times New Roman" w:cs="Times New Roman"/>
              <w:sz w:val="24"/>
              <w:szCs w:val="24"/>
            </w:rPr>
            <w:t>Alfabeta</w:t>
          </w:r>
          <w:proofErr w:type="spellEnd"/>
          <w:r w:rsidRPr="00485EA7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  <w:lang w:val="id-ID"/>
            </w:rPr>
          </w:pP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urbakt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N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Widyarin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M. (N.D.).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ngaruh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iCs/>
              <w:sz w:val="24"/>
              <w:szCs w:val="24"/>
            </w:rPr>
            <w:t>Service Recovery</w:t>
          </w:r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ada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epuas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Pelanggan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 :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Studi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Kasus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AUTO2000 Bandung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.</w:t>
          </w:r>
        </w:p>
        <w:p w:rsidR="00397AB9" w:rsidRPr="003E296E" w:rsidRDefault="00397AB9" w:rsidP="00397AB9">
          <w:pPr>
            <w:autoSpaceDE w:val="0"/>
            <w:autoSpaceDN w:val="0"/>
            <w:spacing w:after="0" w:line="360" w:lineRule="auto"/>
            <w:ind w:left="426" w:right="-1" w:hanging="382"/>
            <w:jc w:val="both"/>
            <w:rPr>
              <w:rFonts w:ascii="Times New Roman" w:eastAsia="Times New Roman" w:hAnsi="Times New Roman" w:cs="Times New Roman"/>
              <w:sz w:val="24"/>
              <w:szCs w:val="24"/>
            </w:rPr>
          </w:pP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yarif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proofErr w:type="gram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Az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-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Zahra, D.,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Listyorin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, S., &amp;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radhanawat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, A. (2022).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</w:t>
          </w:r>
          <w:bookmarkStart w:id="1" w:name="_GoBack"/>
          <w:bookmarkEnd w:id="1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engaruh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Service Quality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Dan </w:t>
          </w:r>
          <w:r w:rsidRPr="00DB6F78">
            <w:rPr>
              <w:rFonts w:ascii="Times New Roman" w:eastAsia="Times New Roman" w:hAnsi="Times New Roman" w:cs="Times New Roman"/>
              <w:i/>
              <w:sz w:val="24"/>
              <w:szCs w:val="24"/>
            </w:rPr>
            <w:t>Service Recovery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Terhadap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Loyalitas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elangg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Melalu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Kepuas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elangg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ebaga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Variabel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Intervening (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tudi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ad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Pangkalan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Gas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Lpg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3 </w:t>
          </w:r>
          <w:r>
            <w:rPr>
              <w:rFonts w:ascii="Times New Roman" w:eastAsia="Times New Roman" w:hAnsi="Times New Roman" w:cs="Times New Roman"/>
              <w:sz w:val="24"/>
              <w:szCs w:val="24"/>
            </w:rPr>
            <w:t>Kg PT</w:t>
          </w:r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Catur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Kary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 Kota </w:t>
          </w:r>
          <w:proofErr w:type="spellStart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Salatiga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 xml:space="preserve">). In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Jurnal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Ilmu</w:t>
          </w:r>
          <w:proofErr w:type="spellEnd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 xml:space="preserve"> </w:t>
          </w:r>
          <w:proofErr w:type="spellStart"/>
          <w:proofErr w:type="gramStart"/>
          <w:r w:rsidRPr="003E296E">
            <w:rPr>
              <w:rFonts w:ascii="Times New Roman" w:eastAsia="Times New Roman" w:hAnsi="Times New Roman" w:cs="Times New Roman"/>
              <w:iCs/>
              <w:sz w:val="24"/>
              <w:szCs w:val="24"/>
            </w:rPr>
            <w:t>AdministrasiBisnis</w:t>
          </w:r>
          <w:proofErr w:type="spell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(</w:t>
          </w:r>
          <w:proofErr w:type="gramEnd"/>
          <w:r w:rsidRPr="003E296E">
            <w:rPr>
              <w:rFonts w:ascii="Times New Roman" w:eastAsia="Times New Roman" w:hAnsi="Times New Roman" w:cs="Times New Roman"/>
              <w:sz w:val="24"/>
              <w:szCs w:val="24"/>
            </w:rPr>
            <w:t>Vol. 11, Issue 3).</w:t>
          </w:r>
        </w:p>
        <w:p w:rsidR="00397AB9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noProof/>
              <w:sz w:val="24"/>
              <w:szCs w:val="24"/>
              <w:lang w:val="id-ID"/>
            </w:rPr>
          </w:pP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 xml:space="preserve">Tjiptono,  Fandy. (2014). </w:t>
          </w:r>
          <w:r w:rsidRPr="003E296E">
            <w:rPr>
              <w:rFonts w:ascii="Times New Roman" w:hAnsi="Times New Roman" w:cs="Times New Roman"/>
              <w:iCs/>
              <w:noProof/>
              <w:sz w:val="24"/>
              <w:szCs w:val="24"/>
            </w:rPr>
            <w:t>Pemasaran Jasa : Prinsip, Penerapan Dan Penelitian</w:t>
          </w:r>
          <w:r w:rsidRPr="003E296E">
            <w:rPr>
              <w:rFonts w:ascii="Times New Roman" w:hAnsi="Times New Roman" w:cs="Times New Roman"/>
              <w:noProof/>
              <w:sz w:val="24"/>
              <w:szCs w:val="24"/>
            </w:rPr>
            <w:t>. Penerbit Andi.</w:t>
          </w:r>
        </w:p>
        <w:p w:rsidR="00397AB9" w:rsidRPr="00B54F8B" w:rsidRDefault="00397AB9" w:rsidP="00397AB9">
          <w:pPr>
            <w:widowControl w:val="0"/>
            <w:autoSpaceDE w:val="0"/>
            <w:autoSpaceDN w:val="0"/>
            <w:adjustRightInd w:val="0"/>
            <w:spacing w:after="0" w:line="360" w:lineRule="auto"/>
            <w:ind w:left="426" w:hanging="382"/>
            <w:jc w:val="both"/>
            <w:rPr>
              <w:rFonts w:ascii="Times New Roman" w:hAnsi="Times New Roman" w:cs="Times New Roman"/>
              <w:noProof/>
              <w:sz w:val="24"/>
              <w:szCs w:val="24"/>
              <w:lang w:val="id-ID"/>
            </w:rPr>
          </w:pPr>
          <w:proofErr w:type="spellStart"/>
          <w:r w:rsidRPr="000C39C6">
            <w:rPr>
              <w:rFonts w:ascii="Times New Roman" w:hAnsi="Times New Roman" w:cs="Times New Roman"/>
              <w:sz w:val="24"/>
              <w:szCs w:val="24"/>
            </w:rPr>
            <w:t>Zeithaml</w:t>
          </w:r>
          <w:proofErr w:type="spellEnd"/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, V.A., M.J. </w:t>
          </w:r>
          <w:proofErr w:type="spellStart"/>
          <w:r w:rsidRPr="000C39C6">
            <w:rPr>
              <w:rFonts w:ascii="Times New Roman" w:hAnsi="Times New Roman" w:cs="Times New Roman"/>
              <w:sz w:val="24"/>
              <w:szCs w:val="24"/>
            </w:rPr>
            <w:t>Bitner</w:t>
          </w:r>
          <w:proofErr w:type="spellEnd"/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, D.D. </w:t>
          </w:r>
          <w:proofErr w:type="spellStart"/>
          <w:r w:rsidRPr="000C39C6">
            <w:rPr>
              <w:rFonts w:ascii="Times New Roman" w:hAnsi="Times New Roman" w:cs="Times New Roman"/>
              <w:sz w:val="24"/>
              <w:szCs w:val="24"/>
            </w:rPr>
            <w:t>Gremler</w:t>
          </w:r>
          <w:proofErr w:type="spellEnd"/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. </w:t>
          </w:r>
          <w:r>
            <w:rPr>
              <w:rFonts w:ascii="Times New Roman" w:hAnsi="Times New Roman" w:cs="Times New Roman"/>
              <w:sz w:val="24"/>
              <w:szCs w:val="24"/>
            </w:rPr>
            <w:t>(</w:t>
          </w:r>
          <w:r w:rsidRPr="000C39C6">
            <w:rPr>
              <w:rFonts w:ascii="Times New Roman" w:hAnsi="Times New Roman" w:cs="Times New Roman"/>
              <w:sz w:val="24"/>
              <w:szCs w:val="24"/>
            </w:rPr>
            <w:t>2013</w:t>
          </w:r>
          <w:r>
            <w:rPr>
              <w:rFonts w:ascii="Times New Roman" w:hAnsi="Times New Roman" w:cs="Times New Roman"/>
              <w:sz w:val="24"/>
              <w:szCs w:val="24"/>
            </w:rPr>
            <w:t>)</w:t>
          </w:r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. Services Marketing: Integrating Customer Focus </w:t>
          </w:r>
          <w:proofErr w:type="gramStart"/>
          <w:r w:rsidRPr="000C39C6">
            <w:rPr>
              <w:rFonts w:ascii="Times New Roman" w:hAnsi="Times New Roman" w:cs="Times New Roman"/>
              <w:sz w:val="24"/>
              <w:szCs w:val="24"/>
            </w:rPr>
            <w:t>Across</w:t>
          </w:r>
          <w:proofErr w:type="gramEnd"/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 the Firm 6 </w:t>
          </w:r>
          <w:proofErr w:type="spellStart"/>
          <w:r w:rsidRPr="000C39C6">
            <w:rPr>
              <w:rFonts w:ascii="Times New Roman" w:hAnsi="Times New Roman" w:cs="Times New Roman"/>
              <w:sz w:val="24"/>
              <w:szCs w:val="24"/>
            </w:rPr>
            <w:t>thed</w:t>
          </w:r>
          <w:proofErr w:type="spellEnd"/>
          <w:r w:rsidRPr="000C39C6">
            <w:rPr>
              <w:rFonts w:ascii="Times New Roman" w:hAnsi="Times New Roman" w:cs="Times New Roman"/>
              <w:sz w:val="24"/>
              <w:szCs w:val="24"/>
            </w:rPr>
            <w:t xml:space="preserve">. </w:t>
          </w:r>
          <w:proofErr w:type="spellStart"/>
          <w:r w:rsidRPr="000C39C6">
            <w:rPr>
              <w:rFonts w:ascii="Times New Roman" w:hAnsi="Times New Roman" w:cs="Times New Roman"/>
              <w:sz w:val="24"/>
              <w:szCs w:val="24"/>
            </w:rPr>
            <w:t>Mc.Graw</w:t>
          </w:r>
          <w:proofErr w:type="spellEnd"/>
          <w:r w:rsidRPr="000C39C6">
            <w:rPr>
              <w:rFonts w:ascii="Times New Roman" w:hAnsi="Times New Roman" w:cs="Times New Roman"/>
              <w:sz w:val="24"/>
              <w:szCs w:val="24"/>
            </w:rPr>
            <w:t>-Hill. Boston</w:t>
          </w:r>
        </w:p>
      </w:sdtContent>
    </w:sdt>
    <w:p w:rsidR="00431DFE" w:rsidRDefault="00431DFE"/>
    <w:sectPr w:rsidR="00431DFE" w:rsidSect="00A36BEF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7AB9"/>
    <w:rsid w:val="00397AB9"/>
    <w:rsid w:val="00431DFE"/>
    <w:rsid w:val="00A36B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7AB9"/>
  </w:style>
  <w:style w:type="paragraph" w:styleId="Heading1">
    <w:name w:val="heading 1"/>
    <w:basedOn w:val="Normal"/>
    <w:next w:val="Normal"/>
    <w:link w:val="Heading1Char"/>
    <w:uiPriority w:val="9"/>
    <w:qFormat/>
    <w:rsid w:val="00397AB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7AB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397AB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7A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7AB9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7AB9"/>
  </w:style>
  <w:style w:type="paragraph" w:styleId="Heading1">
    <w:name w:val="heading 1"/>
    <w:basedOn w:val="Normal"/>
    <w:next w:val="Normal"/>
    <w:link w:val="Heading1Char"/>
    <w:uiPriority w:val="9"/>
    <w:qFormat/>
    <w:rsid w:val="00397AB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7AB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397AB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7A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7AB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33508/Jumma.V11i2.4374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37</Words>
  <Characters>306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7-21T05:01:00Z</dcterms:created>
  <dcterms:modified xsi:type="dcterms:W3CDTF">2023-07-21T06:51:00Z</dcterms:modified>
</cp:coreProperties>
</file>